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769B1B22" w:rsidR="0024115B"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1359AC">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00C4AC08" w14:textId="1308491B" w:rsidR="004E3800" w:rsidRPr="0001460F" w:rsidRDefault="004E3800" w:rsidP="0001460F">
      <w:pPr>
        <w:ind w:firstLine="720"/>
        <w:jc w:val="both"/>
        <w:rPr>
          <w:color w:val="000000"/>
        </w:rPr>
      </w:pPr>
      <w:r>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Pr>
          <w:color w:val="000000"/>
        </w:rPr>
        <w:t>FLOURIST’s</w:t>
      </w:r>
      <w:proofErr w:type="spellEnd"/>
      <w:r>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Pr>
          <w:color w:val="000000"/>
        </w:rPr>
        <w:t xml:space="preserve">a hipocrisia (o fingimento) como uma componente incluída na sua personalidade. </w:t>
      </w:r>
      <w:r w:rsidR="004238D8">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Esta dualidade de comportamentos que se autoanulam irá, porventura, contribuir para o desgaste total do personagem.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w:t>
      </w:r>
      <w:r w:rsidR="00E2671E" w:rsidRPr="00C17656">
        <w:rPr>
          <w:color w:val="000000"/>
        </w:rPr>
        <w:lastRenderedPageBreak/>
        <w:t xml:space="preserve">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lastRenderedPageBreak/>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xml:space="preserve">- Inocência – transmitida pela amabilidade e entusiasmo do rapaz ao querer verdadeiramente ajudar o OLD MAN e pela forma tão calorosa com que recebe o velho, que pode nem sempre respeitar a </w:t>
      </w:r>
      <w:r w:rsidRPr="00C17656">
        <w:rPr>
          <w:color w:val="000000"/>
        </w:rPr>
        <w:lastRenderedPageBreak/>
        <w:t>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lastRenderedPageBreak/>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 xml:space="preserve">foi ligeiramente </w:t>
      </w:r>
      <w:r w:rsidR="00C55B82" w:rsidRPr="00C17656">
        <w:rPr>
          <w:color w:val="000000"/>
        </w:rPr>
        <w:lastRenderedPageBreak/>
        <w:t>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3ED0A" w14:textId="77777777" w:rsidR="00475FD9" w:rsidRPr="00C17656" w:rsidRDefault="00475FD9" w:rsidP="00EC425A">
      <w:pPr>
        <w:spacing w:after="0" w:line="240" w:lineRule="auto"/>
      </w:pPr>
      <w:r w:rsidRPr="00C17656">
        <w:separator/>
      </w:r>
    </w:p>
  </w:endnote>
  <w:endnote w:type="continuationSeparator" w:id="0">
    <w:p w14:paraId="1E7C0170" w14:textId="77777777" w:rsidR="00475FD9" w:rsidRPr="00C17656" w:rsidRDefault="00475FD9"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7F20F" w14:textId="77777777" w:rsidR="00475FD9" w:rsidRPr="00C17656" w:rsidRDefault="00475FD9" w:rsidP="00EC425A">
      <w:pPr>
        <w:spacing w:after="0" w:line="240" w:lineRule="auto"/>
      </w:pPr>
      <w:r w:rsidRPr="00C17656">
        <w:separator/>
      </w:r>
    </w:p>
  </w:footnote>
  <w:footnote w:type="continuationSeparator" w:id="0">
    <w:p w14:paraId="34CC4920" w14:textId="77777777" w:rsidR="00475FD9" w:rsidRPr="00C17656" w:rsidRDefault="00475FD9"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5FD9"/>
    <w:rsid w:val="0048404C"/>
    <w:rsid w:val="004925BC"/>
    <w:rsid w:val="004947AA"/>
    <w:rsid w:val="004A5E74"/>
    <w:rsid w:val="004A7C57"/>
    <w:rsid w:val="004B52E3"/>
    <w:rsid w:val="004B7A3F"/>
    <w:rsid w:val="004C47D3"/>
    <w:rsid w:val="004C7E0C"/>
    <w:rsid w:val="004D6FE0"/>
    <w:rsid w:val="004E226D"/>
    <w:rsid w:val="004E3800"/>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9D5"/>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85FB4"/>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7F600E"/>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6</TotalTime>
  <Pages>62</Pages>
  <Words>26267</Words>
  <Characters>14972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1</cp:revision>
  <dcterms:created xsi:type="dcterms:W3CDTF">2023-09-26T18:50:00Z</dcterms:created>
  <dcterms:modified xsi:type="dcterms:W3CDTF">2023-09-3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